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contextualSpacing/>
      </w:pPr>
      <w:r w:rsidRPr="00D825A1">
        <w:t>A.</w:t>
      </w:r>
      <w:r w:rsidRPr="00D825A1">
        <w:tab/>
        <w:t>Personal Statement</w:t>
      </w:r>
    </w:p>
    <w:p w14:paraId="7EE313E0" w14:textId="25EB34C8" w:rsidR="00A2487B" w:rsidRDefault="00327C14" w:rsidP="0029517C">
      <w:pPr>
        <w:pStyle w:val="Heading1"/>
        <w:ind w:firstLine="360"/>
        <w:contextualSpacing/>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w:t>
      </w:r>
      <w:r w:rsidR="00A33E9E">
        <w:rPr>
          <w:rFonts w:cs="Arial"/>
          <w:b w:val="0"/>
          <w:szCs w:val="22"/>
        </w:rPr>
        <w:t>s</w:t>
      </w:r>
      <w:r w:rsidRPr="00327C14">
        <w:rPr>
          <w:rFonts w:cs="Arial"/>
          <w:b w:val="0"/>
          <w:szCs w:val="22"/>
        </w:rPr>
        <w: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I</w:t>
      </w:r>
      <w:r w:rsidR="001E571B">
        <w:rPr>
          <w:rFonts w:cs="Arial"/>
          <w:b w:val="0"/>
          <w:szCs w:val="22"/>
        </w:rPr>
        <w:t xml:space="preserve"> currently also</w:t>
      </w:r>
      <w:r w:rsidR="0034452F">
        <w:rPr>
          <w:rFonts w:cs="Arial"/>
          <w:b w:val="0"/>
          <w:szCs w:val="22"/>
        </w:rPr>
        <w:t xml:space="preserve"> have a </w:t>
      </w:r>
      <w:r w:rsidR="003071D6">
        <w:rPr>
          <w:rFonts w:cs="Arial"/>
          <w:b w:val="0"/>
          <w:szCs w:val="22"/>
        </w:rPr>
        <w:t>secondary</w:t>
      </w:r>
      <w:r w:rsidR="0034452F">
        <w:rPr>
          <w:rFonts w:cs="Arial"/>
          <w:b w:val="0"/>
          <w:szCs w:val="22"/>
        </w:rPr>
        <w:t xml:space="preserve"> appointment at Loyola Stritch School of Medicine</w:t>
      </w:r>
      <w:r w:rsidR="00F976CB">
        <w:rPr>
          <w:rFonts w:cs="Arial"/>
          <w:b w:val="0"/>
          <w:szCs w:val="22"/>
        </w:rPr>
        <w:t xml:space="preserve"> and Boston Children’s Hospital</w:t>
      </w:r>
      <w:r w:rsidR="0034452F">
        <w:rPr>
          <w:rFonts w:cs="Arial"/>
          <w:b w:val="0"/>
          <w:szCs w:val="22"/>
        </w:rPr>
        <w:t xml:space="preserve">. </w:t>
      </w:r>
      <w:r w:rsidR="009A4D23">
        <w:rPr>
          <w:rFonts w:cs="Arial"/>
          <w:b w:val="0"/>
          <w:szCs w:val="22"/>
        </w:rPr>
        <w:t xml:space="preserve">My </w:t>
      </w:r>
      <w:r w:rsidR="00766F91">
        <w:rPr>
          <w:rFonts w:cs="Arial"/>
          <w:b w:val="0"/>
          <w:szCs w:val="22"/>
        </w:rPr>
        <w:t xml:space="preserve">expertise </w:t>
      </w:r>
      <w:r w:rsidR="009A4D23">
        <w:rPr>
          <w:rFonts w:cs="Arial"/>
          <w:b w:val="0"/>
          <w:szCs w:val="22"/>
        </w:rPr>
        <w:t>in semi-supervised methods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the specific aim 2 of this proposal.</w:t>
      </w:r>
      <w:r w:rsidR="00D41CC2">
        <w:rPr>
          <w:rFonts w:cs="Arial"/>
          <w:b w:val="0"/>
          <w:szCs w:val="22"/>
        </w:rPr>
        <w:t xml:space="preserve"> </w:t>
      </w:r>
    </w:p>
    <w:p w14:paraId="5E157B36" w14:textId="687E6AA3" w:rsidR="00833C9C" w:rsidRDefault="006A5A7A" w:rsidP="00A2487B">
      <w:pPr>
        <w:pStyle w:val="Heading1"/>
        <w:ind w:firstLine="360"/>
        <w:contextualSpacing/>
        <w:rPr>
          <w:rFonts w:cs="Arial"/>
          <w:b w:val="0"/>
          <w:szCs w:val="22"/>
        </w:rPr>
      </w:pPr>
      <w:r>
        <w:rPr>
          <w:rFonts w:cs="Arial"/>
          <w:b w:val="0"/>
          <w:szCs w:val="22"/>
        </w:rPr>
        <w:t>Dr. Miller</w:t>
      </w:r>
      <w:r w:rsidR="000B28FA">
        <w:rPr>
          <w:rFonts w:cs="Arial"/>
          <w:b w:val="0"/>
          <w:szCs w:val="22"/>
        </w:rPr>
        <w:t xml:space="preserve"> (PI)</w:t>
      </w:r>
      <w:r>
        <w:rPr>
          <w:rFonts w:cs="Arial"/>
          <w:b w:val="0"/>
          <w:szCs w:val="22"/>
        </w:rPr>
        <w:t xml:space="preserve"> and I have an extensive history of collaboration that began in 2011 when </w:t>
      </w:r>
      <w:r w:rsidR="00A75620">
        <w:rPr>
          <w:rFonts w:cs="Arial"/>
          <w:b w:val="0"/>
          <w:szCs w:val="22"/>
        </w:rPr>
        <w:t>I</w:t>
      </w:r>
      <w:r>
        <w:rPr>
          <w:rFonts w:cs="Arial"/>
          <w:b w:val="0"/>
          <w:szCs w:val="22"/>
        </w:rPr>
        <w:t xml:space="preserve"> joined the NLP lab at Boston Children’s Hospital</w:t>
      </w:r>
      <w:r w:rsidR="004205A7">
        <w:rPr>
          <w:rFonts w:cs="Arial"/>
          <w:b w:val="0"/>
          <w:szCs w:val="22"/>
        </w:rPr>
        <w:t xml:space="preserve"> (BCH)</w:t>
      </w:r>
      <w:r>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been extremely productive and resulted in a number of joint publications.</w:t>
      </w:r>
      <w:r>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690925">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cTAKES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2356E6">
        <w:rPr>
          <w:rFonts w:cs="Arial"/>
          <w:b w:val="0"/>
          <w:szCs w:val="22"/>
        </w:rPr>
        <w:t xml:space="preserve">; the methods developed under his guidance </w:t>
      </w:r>
      <w:r w:rsidR="00E11E15">
        <w:rPr>
          <w:rFonts w:cs="Arial"/>
          <w:b w:val="0"/>
          <w:szCs w:val="22"/>
        </w:rPr>
        <w:t>resulted in</w:t>
      </w:r>
      <w:r w:rsidR="00C82B4D">
        <w:rPr>
          <w:rFonts w:cs="Arial"/>
          <w:b w:val="0"/>
          <w:szCs w:val="22"/>
        </w:rPr>
        <w:t xml:space="preserve"> a number of</w:t>
      </w:r>
      <w:r w:rsidR="00E11E15">
        <w:rPr>
          <w:rFonts w:cs="Arial"/>
          <w:b w:val="0"/>
          <w:szCs w:val="22"/>
        </w:rPr>
        <w:t xml:space="preserve"> high-impact publications</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ClearTK and libsvm</w:t>
      </w:r>
      <w:r w:rsidR="00D62AA9">
        <w:rPr>
          <w:rFonts w:cs="Arial"/>
          <w:b w:val="0"/>
          <w:szCs w:val="22"/>
        </w:rPr>
        <w:t>-j</w:t>
      </w:r>
      <w:r w:rsidR="00E8769C">
        <w:rPr>
          <w:rFonts w:cs="Arial"/>
          <w:b w:val="0"/>
          <w:szCs w:val="22"/>
        </w:rPr>
        <w:t>ava</w:t>
      </w:r>
      <w:r w:rsidR="00D62AA9">
        <w:rPr>
          <w:rFonts w:cs="Arial"/>
          <w:b w:val="0"/>
          <w:szCs w:val="22"/>
        </w:rPr>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352AD0CB" w14:textId="77777777" w:rsidR="001E240D" w:rsidRPr="001E240D" w:rsidRDefault="001E240D" w:rsidP="001E240D"/>
    <w:p w14:paraId="68F7F7D4" w14:textId="2635FD87" w:rsidR="00475BFE" w:rsidRDefault="00E67A05" w:rsidP="00475BFE">
      <w:pPr>
        <w:pStyle w:val="Heading1"/>
      </w:pPr>
      <w:r w:rsidRPr="00D825A1">
        <w:lastRenderedPageBreak/>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bookmarkStart w:id="0" w:name="_GoBack"/>
      <w:bookmarkEnd w:id="0"/>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lastRenderedPageBreak/>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1ECD89F7" w:rsidR="00A51606" w:rsidRDefault="0076001F" w:rsidP="00A87509">
      <w:pPr>
        <w:pStyle w:val="NormalWeb"/>
        <w:ind w:left="640" w:hanging="640"/>
        <w:rPr>
          <w:noProof/>
        </w:rPr>
      </w:pPr>
      <w:r>
        <w:rPr>
          <w:noProof/>
        </w:rPr>
        <w:t>1</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lastRenderedPageBreak/>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CA4A61"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1A65EF7D" w14:textId="77777777" w:rsidR="006773EA" w:rsidRDefault="006773EA" w:rsidP="00C27CAC">
      <w:pPr>
        <w:rPr>
          <w:b/>
        </w:rPr>
      </w:pP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lastRenderedPageBreak/>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6A885C" w14:textId="77777777" w:rsidR="00CA4A61" w:rsidRDefault="00CA4A61">
      <w:r>
        <w:separator/>
      </w:r>
    </w:p>
  </w:endnote>
  <w:endnote w:type="continuationSeparator" w:id="0">
    <w:p w14:paraId="2CBB80C7" w14:textId="77777777" w:rsidR="00CA4A61" w:rsidRDefault="00CA4A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43CF39" w14:textId="77777777" w:rsidR="00CA4A61" w:rsidRDefault="00CA4A61">
      <w:r>
        <w:separator/>
      </w:r>
    </w:p>
  </w:footnote>
  <w:footnote w:type="continuationSeparator" w:id="0">
    <w:p w14:paraId="23A7EBE0" w14:textId="77777777" w:rsidR="00CA4A61" w:rsidRDefault="00CA4A6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7"/>
  <w:embedSystemFonts/>
  <w:activeWritingStyle w:appName="MSWord" w:lang="pt-PT" w:vendorID="64" w:dllVersion="131078" w:nlCheck="1" w:checkStyle="0"/>
  <w:activeWritingStyle w:appName="MSWord" w:lang="en-US"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67621"/>
    <w:rsid w:val="000738C5"/>
    <w:rsid w:val="000756FC"/>
    <w:rsid w:val="00075DD2"/>
    <w:rsid w:val="00076CFB"/>
    <w:rsid w:val="00084B10"/>
    <w:rsid w:val="00087EA7"/>
    <w:rsid w:val="000A3D38"/>
    <w:rsid w:val="000A76FD"/>
    <w:rsid w:val="000B28FA"/>
    <w:rsid w:val="000B34C5"/>
    <w:rsid w:val="000C555C"/>
    <w:rsid w:val="000D45C8"/>
    <w:rsid w:val="000E7B87"/>
    <w:rsid w:val="000F06D0"/>
    <w:rsid w:val="000F4412"/>
    <w:rsid w:val="000F5F87"/>
    <w:rsid w:val="00100E52"/>
    <w:rsid w:val="0010230A"/>
    <w:rsid w:val="00105A0E"/>
    <w:rsid w:val="00117E2F"/>
    <w:rsid w:val="00122EB3"/>
    <w:rsid w:val="001233DC"/>
    <w:rsid w:val="00130F3F"/>
    <w:rsid w:val="00132CA6"/>
    <w:rsid w:val="0013498E"/>
    <w:rsid w:val="001430A2"/>
    <w:rsid w:val="00143B61"/>
    <w:rsid w:val="0014571A"/>
    <w:rsid w:val="001476C9"/>
    <w:rsid w:val="00153999"/>
    <w:rsid w:val="00156864"/>
    <w:rsid w:val="00162C81"/>
    <w:rsid w:val="00170D87"/>
    <w:rsid w:val="00177D49"/>
    <w:rsid w:val="001A60A6"/>
    <w:rsid w:val="001B00A1"/>
    <w:rsid w:val="001B1595"/>
    <w:rsid w:val="001B3825"/>
    <w:rsid w:val="001C4F95"/>
    <w:rsid w:val="001C61C9"/>
    <w:rsid w:val="001C79AA"/>
    <w:rsid w:val="001D055B"/>
    <w:rsid w:val="001D4064"/>
    <w:rsid w:val="001E240D"/>
    <w:rsid w:val="001E571B"/>
    <w:rsid w:val="001E7E9F"/>
    <w:rsid w:val="001F7868"/>
    <w:rsid w:val="00213C96"/>
    <w:rsid w:val="00215A8B"/>
    <w:rsid w:val="00221E03"/>
    <w:rsid w:val="00226727"/>
    <w:rsid w:val="00227D4F"/>
    <w:rsid w:val="002356E6"/>
    <w:rsid w:val="002401D4"/>
    <w:rsid w:val="00240E97"/>
    <w:rsid w:val="00241711"/>
    <w:rsid w:val="00260244"/>
    <w:rsid w:val="00270FFD"/>
    <w:rsid w:val="00272E65"/>
    <w:rsid w:val="0028051C"/>
    <w:rsid w:val="00285FB0"/>
    <w:rsid w:val="002923FE"/>
    <w:rsid w:val="0029517C"/>
    <w:rsid w:val="002B4EF7"/>
    <w:rsid w:val="002D4EB9"/>
    <w:rsid w:val="002D7520"/>
    <w:rsid w:val="002E5125"/>
    <w:rsid w:val="002F077E"/>
    <w:rsid w:val="002F3376"/>
    <w:rsid w:val="002F693A"/>
    <w:rsid w:val="003071D6"/>
    <w:rsid w:val="00321A19"/>
    <w:rsid w:val="00327C14"/>
    <w:rsid w:val="0034452F"/>
    <w:rsid w:val="0035045F"/>
    <w:rsid w:val="00350F1F"/>
    <w:rsid w:val="00376586"/>
    <w:rsid w:val="0037667F"/>
    <w:rsid w:val="00382AB6"/>
    <w:rsid w:val="00383712"/>
    <w:rsid w:val="0039059F"/>
    <w:rsid w:val="003A7262"/>
    <w:rsid w:val="003A769E"/>
    <w:rsid w:val="003C1215"/>
    <w:rsid w:val="003C2647"/>
    <w:rsid w:val="003C62D6"/>
    <w:rsid w:val="003D2399"/>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71679"/>
    <w:rsid w:val="004759D9"/>
    <w:rsid w:val="00475BFE"/>
    <w:rsid w:val="00487A34"/>
    <w:rsid w:val="0049068A"/>
    <w:rsid w:val="004917C4"/>
    <w:rsid w:val="004A3FC8"/>
    <w:rsid w:val="004A5FC1"/>
    <w:rsid w:val="004C433C"/>
    <w:rsid w:val="004E43E7"/>
    <w:rsid w:val="00503A1D"/>
    <w:rsid w:val="00503B57"/>
    <w:rsid w:val="0051272B"/>
    <w:rsid w:val="005139D8"/>
    <w:rsid w:val="005145BB"/>
    <w:rsid w:val="00514D1A"/>
    <w:rsid w:val="005154B3"/>
    <w:rsid w:val="00517BFD"/>
    <w:rsid w:val="00524BEF"/>
    <w:rsid w:val="0054471F"/>
    <w:rsid w:val="00547AC9"/>
    <w:rsid w:val="00555CEF"/>
    <w:rsid w:val="00580DD3"/>
    <w:rsid w:val="0058142E"/>
    <w:rsid w:val="005905A6"/>
    <w:rsid w:val="00592740"/>
    <w:rsid w:val="0059346D"/>
    <w:rsid w:val="00593EE7"/>
    <w:rsid w:val="00596C7C"/>
    <w:rsid w:val="005A1C65"/>
    <w:rsid w:val="005A1FBA"/>
    <w:rsid w:val="005B004A"/>
    <w:rsid w:val="005B4C90"/>
    <w:rsid w:val="005C1DE7"/>
    <w:rsid w:val="005C2BDD"/>
    <w:rsid w:val="005C47A8"/>
    <w:rsid w:val="005E3E26"/>
    <w:rsid w:val="005E406E"/>
    <w:rsid w:val="005F22A4"/>
    <w:rsid w:val="005F5F51"/>
    <w:rsid w:val="00601C69"/>
    <w:rsid w:val="00606913"/>
    <w:rsid w:val="006125BB"/>
    <w:rsid w:val="00615A37"/>
    <w:rsid w:val="00616BCC"/>
    <w:rsid w:val="00624261"/>
    <w:rsid w:val="00631360"/>
    <w:rsid w:val="0064350A"/>
    <w:rsid w:val="00646AF9"/>
    <w:rsid w:val="00650611"/>
    <w:rsid w:val="006518C4"/>
    <w:rsid w:val="006609B6"/>
    <w:rsid w:val="00664704"/>
    <w:rsid w:val="006773EA"/>
    <w:rsid w:val="0068686E"/>
    <w:rsid w:val="0068699D"/>
    <w:rsid w:val="00690925"/>
    <w:rsid w:val="006A353C"/>
    <w:rsid w:val="006A56FC"/>
    <w:rsid w:val="006A5A7A"/>
    <w:rsid w:val="006B2D1C"/>
    <w:rsid w:val="006B3012"/>
    <w:rsid w:val="006C1E1F"/>
    <w:rsid w:val="006C7EFF"/>
    <w:rsid w:val="006D0F6F"/>
    <w:rsid w:val="006D7500"/>
    <w:rsid w:val="006F24B3"/>
    <w:rsid w:val="00702FA8"/>
    <w:rsid w:val="007050F5"/>
    <w:rsid w:val="00710DEC"/>
    <w:rsid w:val="0071140F"/>
    <w:rsid w:val="007139B5"/>
    <w:rsid w:val="00722C8F"/>
    <w:rsid w:val="00725597"/>
    <w:rsid w:val="007302D2"/>
    <w:rsid w:val="00736A7B"/>
    <w:rsid w:val="007423DE"/>
    <w:rsid w:val="007554DD"/>
    <w:rsid w:val="007555C2"/>
    <w:rsid w:val="0076001F"/>
    <w:rsid w:val="00766F91"/>
    <w:rsid w:val="00771B37"/>
    <w:rsid w:val="00772DE7"/>
    <w:rsid w:val="007738F5"/>
    <w:rsid w:val="007801C4"/>
    <w:rsid w:val="00781234"/>
    <w:rsid w:val="0078196C"/>
    <w:rsid w:val="00785216"/>
    <w:rsid w:val="007970D6"/>
    <w:rsid w:val="007A57FC"/>
    <w:rsid w:val="007B36A9"/>
    <w:rsid w:val="007B7AF3"/>
    <w:rsid w:val="007D0734"/>
    <w:rsid w:val="007D3BB0"/>
    <w:rsid w:val="007F76B7"/>
    <w:rsid w:val="008073EB"/>
    <w:rsid w:val="00812185"/>
    <w:rsid w:val="00815712"/>
    <w:rsid w:val="00817055"/>
    <w:rsid w:val="00831E1A"/>
    <w:rsid w:val="00833C9C"/>
    <w:rsid w:val="00843027"/>
    <w:rsid w:val="00847841"/>
    <w:rsid w:val="008640B4"/>
    <w:rsid w:val="00865D3D"/>
    <w:rsid w:val="00873DD6"/>
    <w:rsid w:val="00874211"/>
    <w:rsid w:val="00874EBC"/>
    <w:rsid w:val="00890639"/>
    <w:rsid w:val="00890A70"/>
    <w:rsid w:val="008916D2"/>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20FDE"/>
    <w:rsid w:val="009211D3"/>
    <w:rsid w:val="00934124"/>
    <w:rsid w:val="009342B2"/>
    <w:rsid w:val="0094070E"/>
    <w:rsid w:val="00952A27"/>
    <w:rsid w:val="00964CC7"/>
    <w:rsid w:val="009678A6"/>
    <w:rsid w:val="00983E6C"/>
    <w:rsid w:val="009A206C"/>
    <w:rsid w:val="009A4D23"/>
    <w:rsid w:val="009B4635"/>
    <w:rsid w:val="009C082C"/>
    <w:rsid w:val="009D0DF6"/>
    <w:rsid w:val="009D7E97"/>
    <w:rsid w:val="009E03F3"/>
    <w:rsid w:val="009E4140"/>
    <w:rsid w:val="009E4969"/>
    <w:rsid w:val="009E52CA"/>
    <w:rsid w:val="009F3616"/>
    <w:rsid w:val="009F72E5"/>
    <w:rsid w:val="00A04942"/>
    <w:rsid w:val="00A04B52"/>
    <w:rsid w:val="00A0751C"/>
    <w:rsid w:val="00A1251D"/>
    <w:rsid w:val="00A1469B"/>
    <w:rsid w:val="00A14EF5"/>
    <w:rsid w:val="00A2487B"/>
    <w:rsid w:val="00A26D0F"/>
    <w:rsid w:val="00A30AB1"/>
    <w:rsid w:val="00A32A03"/>
    <w:rsid w:val="00A32C2B"/>
    <w:rsid w:val="00A33E9E"/>
    <w:rsid w:val="00A42D45"/>
    <w:rsid w:val="00A42D9B"/>
    <w:rsid w:val="00A51606"/>
    <w:rsid w:val="00A62BA0"/>
    <w:rsid w:val="00A7514C"/>
    <w:rsid w:val="00A75620"/>
    <w:rsid w:val="00A8122C"/>
    <w:rsid w:val="00A828B5"/>
    <w:rsid w:val="00A83312"/>
    <w:rsid w:val="00A87509"/>
    <w:rsid w:val="00A87D41"/>
    <w:rsid w:val="00A93453"/>
    <w:rsid w:val="00AA03CD"/>
    <w:rsid w:val="00AA1045"/>
    <w:rsid w:val="00AA6139"/>
    <w:rsid w:val="00AC70FC"/>
    <w:rsid w:val="00AD36DB"/>
    <w:rsid w:val="00AE2BEF"/>
    <w:rsid w:val="00AE41C4"/>
    <w:rsid w:val="00AE4C9F"/>
    <w:rsid w:val="00AE5A14"/>
    <w:rsid w:val="00AE686E"/>
    <w:rsid w:val="00AF057B"/>
    <w:rsid w:val="00B0405E"/>
    <w:rsid w:val="00B24A8A"/>
    <w:rsid w:val="00B34FEC"/>
    <w:rsid w:val="00B40563"/>
    <w:rsid w:val="00B4074D"/>
    <w:rsid w:val="00B42C60"/>
    <w:rsid w:val="00B61915"/>
    <w:rsid w:val="00B85D7F"/>
    <w:rsid w:val="00B929F5"/>
    <w:rsid w:val="00B932BD"/>
    <w:rsid w:val="00BA0C94"/>
    <w:rsid w:val="00BA1314"/>
    <w:rsid w:val="00BA57B1"/>
    <w:rsid w:val="00BB7A15"/>
    <w:rsid w:val="00BC336C"/>
    <w:rsid w:val="00BD7C8E"/>
    <w:rsid w:val="00BE23AD"/>
    <w:rsid w:val="00BF0EF3"/>
    <w:rsid w:val="00BF60E9"/>
    <w:rsid w:val="00C00F42"/>
    <w:rsid w:val="00C05C55"/>
    <w:rsid w:val="00C076C6"/>
    <w:rsid w:val="00C137DA"/>
    <w:rsid w:val="00C27701"/>
    <w:rsid w:val="00C27CAC"/>
    <w:rsid w:val="00C30F31"/>
    <w:rsid w:val="00C3113F"/>
    <w:rsid w:val="00C412BD"/>
    <w:rsid w:val="00C4536F"/>
    <w:rsid w:val="00C45CDE"/>
    <w:rsid w:val="00C46ADA"/>
    <w:rsid w:val="00C4739B"/>
    <w:rsid w:val="00C51776"/>
    <w:rsid w:val="00C56C04"/>
    <w:rsid w:val="00C637A9"/>
    <w:rsid w:val="00C73A45"/>
    <w:rsid w:val="00C82B4D"/>
    <w:rsid w:val="00C84F11"/>
    <w:rsid w:val="00C85025"/>
    <w:rsid w:val="00C918BD"/>
    <w:rsid w:val="00C92E6D"/>
    <w:rsid w:val="00CA00D1"/>
    <w:rsid w:val="00CA468D"/>
    <w:rsid w:val="00CA4A61"/>
    <w:rsid w:val="00CA680A"/>
    <w:rsid w:val="00CA7DFA"/>
    <w:rsid w:val="00CB05F9"/>
    <w:rsid w:val="00CB305D"/>
    <w:rsid w:val="00CB3F18"/>
    <w:rsid w:val="00CC069D"/>
    <w:rsid w:val="00CC56E5"/>
    <w:rsid w:val="00CC669E"/>
    <w:rsid w:val="00CD18AF"/>
    <w:rsid w:val="00CD4018"/>
    <w:rsid w:val="00CD6CC0"/>
    <w:rsid w:val="00CE0951"/>
    <w:rsid w:val="00CF2FAE"/>
    <w:rsid w:val="00CF5ED6"/>
    <w:rsid w:val="00CF68A2"/>
    <w:rsid w:val="00D20E67"/>
    <w:rsid w:val="00D41CC2"/>
    <w:rsid w:val="00D50161"/>
    <w:rsid w:val="00D51DC4"/>
    <w:rsid w:val="00D62AA9"/>
    <w:rsid w:val="00D62C40"/>
    <w:rsid w:val="00D650D9"/>
    <w:rsid w:val="00D679E5"/>
    <w:rsid w:val="00D71F88"/>
    <w:rsid w:val="00D74391"/>
    <w:rsid w:val="00D773BC"/>
    <w:rsid w:val="00D81320"/>
    <w:rsid w:val="00D825A1"/>
    <w:rsid w:val="00D83169"/>
    <w:rsid w:val="00D83360"/>
    <w:rsid w:val="00D86F3C"/>
    <w:rsid w:val="00D9010E"/>
    <w:rsid w:val="00D92B0B"/>
    <w:rsid w:val="00DA228B"/>
    <w:rsid w:val="00DB7B85"/>
    <w:rsid w:val="00DC0E4C"/>
    <w:rsid w:val="00DD31B4"/>
    <w:rsid w:val="00DD3F97"/>
    <w:rsid w:val="00DD658F"/>
    <w:rsid w:val="00DF1DF5"/>
    <w:rsid w:val="00DF7645"/>
    <w:rsid w:val="00E04BA6"/>
    <w:rsid w:val="00E11E15"/>
    <w:rsid w:val="00E127A1"/>
    <w:rsid w:val="00E167E9"/>
    <w:rsid w:val="00E3138C"/>
    <w:rsid w:val="00E355C2"/>
    <w:rsid w:val="00E37E57"/>
    <w:rsid w:val="00E463A0"/>
    <w:rsid w:val="00E53B95"/>
    <w:rsid w:val="00E56B2A"/>
    <w:rsid w:val="00E622B0"/>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00A2"/>
    <w:rsid w:val="00EC5725"/>
    <w:rsid w:val="00EE518B"/>
    <w:rsid w:val="00EF160F"/>
    <w:rsid w:val="00EF2A42"/>
    <w:rsid w:val="00EF4C32"/>
    <w:rsid w:val="00EF69CD"/>
    <w:rsid w:val="00F02126"/>
    <w:rsid w:val="00F0419B"/>
    <w:rsid w:val="00F07AB3"/>
    <w:rsid w:val="00F262AB"/>
    <w:rsid w:val="00F3267A"/>
    <w:rsid w:val="00F36113"/>
    <w:rsid w:val="00F43690"/>
    <w:rsid w:val="00F47DD1"/>
    <w:rsid w:val="00F67EB0"/>
    <w:rsid w:val="00F7284D"/>
    <w:rsid w:val="00F80CFC"/>
    <w:rsid w:val="00F900B2"/>
    <w:rsid w:val="00F976CB"/>
    <w:rsid w:val="00FA00C6"/>
    <w:rsid w:val="00FC407C"/>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5</Pages>
  <Words>4857</Words>
  <Characters>27685</Characters>
  <Application>Microsoft Macintosh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2478</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350</cp:revision>
  <cp:lastPrinted>2011-03-11T19:43:00Z</cp:lastPrinted>
  <dcterms:created xsi:type="dcterms:W3CDTF">2015-03-31T19:44:00Z</dcterms:created>
  <dcterms:modified xsi:type="dcterms:W3CDTF">2016-05-2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